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proofErr w:type="spellStart"/>
      <w:r w:rsidRPr="00D1166C">
        <w:rPr>
          <w:b/>
        </w:rPr>
        <w:t>Aneuvis</w:t>
      </w:r>
      <w:proofErr w:type="spellEnd"/>
      <w:r w:rsidRPr="00D1166C">
        <w:rPr>
          <w:b/>
        </w:rPr>
        <w:t xml:space="preserve">: </w:t>
      </w:r>
      <w:r w:rsidR="003B0273" w:rsidRPr="00D1166C">
        <w:rPr>
          <w:b/>
        </w:rPr>
        <w:t xml:space="preserve">Reproducible </w:t>
      </w:r>
      <w:r w:rsidR="006D1AC6" w:rsidRPr="00D1166C">
        <w:rPr>
          <w:b/>
        </w:rPr>
        <w:t>web-based</w:t>
      </w:r>
      <w:r w:rsidRPr="00D1166C">
        <w:rPr>
          <w:b/>
        </w:rPr>
        <w:t xml:space="preserve"> visualization of</w:t>
      </w:r>
      <w:r w:rsidRPr="00D1166C">
        <w:rPr>
          <w:b/>
        </w:rPr>
        <w:t xml:space="preserve"> </w:t>
      </w:r>
      <w:r w:rsidR="003B0273" w:rsidRPr="00D1166C">
        <w:rPr>
          <w:b/>
        </w:rPr>
        <w:t xml:space="preserve">aneuploidy </w:t>
      </w:r>
      <w:r w:rsidR="006D1AC6" w:rsidRPr="00D1166C">
        <w:rPr>
          <w:b/>
        </w:rPr>
        <w:t>in single cells</w:t>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proofErr w:type="spellStart"/>
      <w:r w:rsidRPr="00D1166C">
        <w:t>Grasiella</w:t>
      </w:r>
      <w:proofErr w:type="spellEnd"/>
      <w:r w:rsidRPr="00D1166C">
        <w:t xml:space="preserve">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w:t>
      </w:r>
      <w:r w:rsidRPr="00D1166C">
        <w:rPr>
          <w:vertAlign w:val="superscript"/>
        </w:rPr>
        <w:t>,3</w:t>
      </w:r>
      <w:r w:rsidRPr="00D1166C">
        <w:t>,</w:t>
      </w:r>
      <w:r w:rsidR="000E2573" w:rsidRPr="00D1166C">
        <w:t xml:space="preserve"> </w:t>
      </w:r>
      <w:r w:rsidRPr="00D1166C">
        <w:t>and Jessica C. Mar</w:t>
      </w:r>
      <w:r w:rsidRPr="00D1166C">
        <w:rPr>
          <w:vertAlign w:val="superscript"/>
        </w:rPr>
        <w:t>1</w:t>
      </w:r>
      <w:r w:rsidRPr="00D1166C">
        <w:rPr>
          <w:vertAlign w:val="superscript"/>
        </w:rPr>
        <w:t>,4,5</w:t>
      </w:r>
      <w:r w:rsidRPr="00D1166C">
        <w:rPr>
          <w:vertAlign w:val="superscript"/>
        </w:rPr>
        <w:t>*</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 xml:space="preserve">Department of </w:t>
      </w:r>
      <w:r w:rsidRPr="00D1166C">
        <w:t>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1B86F0FE" w14:textId="2295D959" w:rsidR="00E56A22" w:rsidRPr="00D1166C" w:rsidRDefault="00E56A22" w:rsidP="00D1166C">
      <w:r w:rsidRPr="00D1166C">
        <w:rPr>
          <w:vertAlign w:val="superscript"/>
        </w:rPr>
        <w:t>5</w:t>
      </w:r>
      <w:r w:rsidRPr="00D1166C">
        <w:t>Australian Institute for Bioengineering and Nanotechnology, The University of Queensland, QLD 4072, Australia</w:t>
      </w:r>
    </w:p>
    <w:p w14:paraId="3E9D3868" w14:textId="77777777" w:rsidR="00E56A22" w:rsidRPr="00D1166C" w:rsidRDefault="00E56A22" w:rsidP="00D1166C"/>
    <w:p w14:paraId="43685E6F" w14:textId="4A640CBC" w:rsidR="00D776C5" w:rsidRPr="002A59BB" w:rsidRDefault="006D1AC6" w:rsidP="00D1166C">
      <w:pPr>
        <w:rPr>
          <w:b/>
        </w:rPr>
      </w:pPr>
      <w:r w:rsidRPr="002A59BB">
        <w:rPr>
          <w:b/>
        </w:rPr>
        <w:t>Abstract</w:t>
      </w:r>
    </w:p>
    <w:p w14:paraId="70946D89" w14:textId="22686CD1" w:rsidR="001824C0" w:rsidRPr="00D1166C" w:rsidRDefault="006D1AC6" w:rsidP="00D1166C">
      <w:r w:rsidRPr="00D1166C">
        <w:t xml:space="preserve">Aneuploidy is </w:t>
      </w:r>
      <w:r w:rsidR="003B0273" w:rsidRPr="00D1166C">
        <w:t>a predisposing factor for cancer. There are traditionally two main methods for detecting 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discern chromosomal copy number at high resolution. Each of thes</w:t>
      </w:r>
      <w:r w:rsidR="001824C0" w:rsidRPr="00D1166C">
        <w:t xml:space="preserve">e approaches has their </w:t>
      </w:r>
      <w:r w:rsidR="00DE666E">
        <w:t>advantages and disadvantages</w:t>
      </w:r>
      <w:r w:rsidR="00360345" w:rsidRPr="00D1166C">
        <w:t xml:space="preserve">, and an integrated analysis would aid in the </w:t>
      </w:r>
      <w:r w:rsidR="001824C0" w:rsidRPr="00D1166C">
        <w:t>better understanding</w:t>
      </w:r>
      <w:r w:rsidR="003B0273" w:rsidRPr="00D1166C">
        <w:t xml:space="preserve"> </w:t>
      </w:r>
      <w:r w:rsidR="001824C0" w:rsidRPr="00D1166C">
        <w:t xml:space="preserve">of the strengths and limitations of these methods. Here, we develop a web-based tool, termed </w:t>
      </w:r>
      <w:proofErr w:type="spellStart"/>
      <w:r w:rsidR="001824C0" w:rsidRPr="00D1166C">
        <w:t>Aneuvis</w:t>
      </w:r>
      <w:proofErr w:type="spellEnd"/>
      <w:r w:rsidR="001824C0" w:rsidRPr="00D1166C">
        <w:t xml:space="preserve">, that allows users to upload molecular cytogenetic or processed whole-genome sequencing data. </w:t>
      </w:r>
      <w:proofErr w:type="spellStart"/>
      <w:r w:rsidR="001824C0" w:rsidRPr="00D1166C">
        <w:t>Aneuvis</w:t>
      </w:r>
      <w:proofErr w:type="spellEnd"/>
      <w:r w:rsidR="001824C0" w:rsidRPr="00D1166C">
        <w:t xml:space="preserve"> automati</w:t>
      </w:r>
      <w:r w:rsidR="00DE666E">
        <w:t xml:space="preserve">cally constructs visualizations and summary statistics </w:t>
      </w:r>
      <w:r w:rsidR="001824C0" w:rsidRPr="00D1166C">
        <w:t xml:space="preserve">and generates a reproducible report </w:t>
      </w:r>
      <w:r w:rsidR="00E56A22" w:rsidRPr="00D1166C">
        <w:t xml:space="preserve">that </w:t>
      </w:r>
      <w:r w:rsidR="001824C0" w:rsidRPr="00D1166C">
        <w:t xml:space="preserve">can </w:t>
      </w:r>
      <w:r w:rsidR="00E56A22" w:rsidRPr="00D1166C">
        <w:t>be used to</w:t>
      </w:r>
      <w:r w:rsidR="00DE666E">
        <w:t xml:space="preserve"> customize output</w:t>
      </w:r>
      <w:r w:rsidR="001824C0" w:rsidRPr="00D1166C">
        <w:t xml:space="preserve">. We present the first web-based tool that incorporates both molecular cytogenetic and whole genome sequencing data. </w:t>
      </w:r>
      <w:proofErr w:type="spellStart"/>
      <w:r w:rsidR="00DE666E">
        <w:t>Aneuvis</w:t>
      </w:r>
      <w:proofErr w:type="spellEnd"/>
      <w:r w:rsidR="00E56A22" w:rsidRPr="00D1166C">
        <w:t xml:space="preserve"> will highlight molecular heterogeneity both within and between different approaches</w:t>
      </w:r>
      <w:r w:rsidR="00DE666E">
        <w:t xml:space="preserve"> and help distinguish </w:t>
      </w:r>
      <w:r w:rsidR="002A59BB">
        <w:t>cell populations</w:t>
      </w:r>
      <w:r w:rsidR="00E56A22" w:rsidRPr="00D1166C">
        <w:t>.</w:t>
      </w:r>
    </w:p>
    <w:p w14:paraId="626DCCC9" w14:textId="77777777" w:rsidR="00E56A22" w:rsidRPr="00D1166C" w:rsidRDefault="00E56A22"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2994AF24" w14:textId="6D100774" w:rsidR="00421616"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 xml:space="preserve">Alterations in chromosome number is also a sign of chromosomal instability, which can lead to cancer therapeutic resistance. Alterations can take place as departures from an integer-valued set, known as polyploidy. </w:t>
      </w:r>
      <w:r w:rsidR="00AA336C">
        <w:t xml:space="preserve">There are two major methods for detecting alterations in chromosome number -- </w:t>
      </w:r>
    </w:p>
    <w:p w14:paraId="3B89E982" w14:textId="77777777" w:rsidR="00421616" w:rsidRDefault="00421616" w:rsidP="00D1166C"/>
    <w:p w14:paraId="6765AD81" w14:textId="5957D0AA" w:rsidR="00361B76" w:rsidRDefault="00361B76" w:rsidP="00D1166C">
      <w:r>
        <w:t>In a cell, there are three possible states</w:t>
      </w:r>
      <w:r>
        <w:t xml:space="preserve"> that a set of chromosomes can have. </w:t>
      </w:r>
      <w:proofErr w:type="spellStart"/>
      <w:r>
        <w:t>Diploidy</w:t>
      </w:r>
      <w:proofErr w:type="spellEnd"/>
      <w:r>
        <w:t xml:space="preserve"> refers to the presence of two copies of each chromosome. Polyploidy refers to an integer-values increase in the number of chromosomes, often </w:t>
      </w:r>
      <w:r w:rsidR="005844B7">
        <w:t>resulting from</w:t>
      </w:r>
      <w:r>
        <w:t xml:space="preserve"> whole-genome duplication.</w:t>
      </w:r>
      <w:r w:rsidR="003F3F3D">
        <w:t xml:space="preserve"> </w:t>
      </w:r>
      <w:r w:rsidR="005844B7">
        <w:t xml:space="preserve">The presence of </w:t>
      </w:r>
      <w:r w:rsidR="003F3F3D">
        <w:t xml:space="preserve">WGD </w:t>
      </w:r>
      <w:r w:rsidR="005844B7">
        <w:t>alters sensitivity</w:t>
      </w:r>
      <w:r w:rsidR="003F3F3D">
        <w:t xml:space="preserve"> </w:t>
      </w:r>
      <w:r w:rsidR="005844B7">
        <w:t xml:space="preserve">of cells </w:t>
      </w:r>
      <w:r w:rsidR="003F3F3D">
        <w:t xml:space="preserve">to </w:t>
      </w:r>
      <w:r w:rsidR="005844B7">
        <w:t>potential cancer therapeutics and is thus important to detect</w:t>
      </w:r>
      <w:r w:rsidR="005844B7">
        <w:fldChar w:fldCharType="begin" w:fldLock="1"/>
      </w:r>
      <w:r w:rsidR="00345837">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1,2&lt;/sup&gt;", "plainTextFormattedCitation" : "1,2", "previouslyFormattedCitation" : "(Jema\u00e0 et al., 2016; Mason et al., 2017)" }, "properties" : {  }, "schema" : "https://github.com/citation-style-language/schema/raw/master/csl-citation.json" }</w:instrText>
      </w:r>
      <w:r w:rsidR="005844B7">
        <w:fldChar w:fldCharType="separate"/>
      </w:r>
      <w:r w:rsidR="00345837" w:rsidRPr="00345837">
        <w:rPr>
          <w:noProof/>
          <w:vertAlign w:val="superscript"/>
        </w:rPr>
        <w:t>1,2</w:t>
      </w:r>
      <w:r w:rsidR="005844B7">
        <w:fldChar w:fldCharType="end"/>
      </w:r>
      <w:r w:rsidR="005844B7">
        <w:t>.</w:t>
      </w:r>
    </w:p>
    <w:p w14:paraId="42BE15CA" w14:textId="77777777" w:rsidR="00361B76" w:rsidRDefault="00361B76" w:rsidP="00D1166C"/>
    <w:p w14:paraId="46E7950C" w14:textId="3D4DD86F" w:rsidR="002871E6" w:rsidRDefault="002871E6" w:rsidP="00D1166C">
      <w:proofErr w:type="spellStart"/>
      <w:r>
        <w:t>Instavility</w:t>
      </w:r>
      <w:proofErr w:type="spellEnd"/>
    </w:p>
    <w:p w14:paraId="6E684A01" w14:textId="4739B29D" w:rsidR="005C2248" w:rsidRDefault="005C2248" w:rsidP="00D1166C">
      <w:r>
        <w:t>Invisibility</w:t>
      </w:r>
    </w:p>
    <w:p w14:paraId="31EC099E" w14:textId="38A3ECA9" w:rsidR="005C2248" w:rsidRDefault="005C2248" w:rsidP="00D1166C">
      <w:r>
        <w:t>SUMCIN CIN-VIS</w:t>
      </w:r>
    </w:p>
    <w:p w14:paraId="6E74E374" w14:textId="77777777" w:rsidR="002871E6" w:rsidRDefault="002871E6" w:rsidP="00D1166C"/>
    <w:p w14:paraId="72F4206F" w14:textId="5F69038A" w:rsidR="00301857" w:rsidRDefault="00301857" w:rsidP="00D1166C">
      <w:pPr>
        <w:rPr>
          <w:i/>
        </w:rPr>
      </w:pPr>
      <w:r w:rsidRPr="002871E6">
        <w:rPr>
          <w:i/>
        </w:rPr>
        <w:t>Whole chromosome instability</w:t>
      </w:r>
    </w:p>
    <w:p w14:paraId="55EB064E" w14:textId="03BAF4A0" w:rsidR="002871E6" w:rsidRPr="002871E6" w:rsidRDefault="002871E6" w:rsidP="00D1166C">
      <w:r>
        <w:t xml:space="preserve">Whole chromosome instability is thought to arise from the </w:t>
      </w:r>
      <w:proofErr w:type="spellStart"/>
      <w:r w:rsidR="005C2248">
        <w:t>missegregation</w:t>
      </w:r>
      <w:proofErr w:type="spellEnd"/>
      <w:r w:rsidR="005C2248">
        <w:t xml:space="preserve"> of chromosomes during mitosis.</w:t>
      </w:r>
    </w:p>
    <w:p w14:paraId="1A8D49B9" w14:textId="77777777" w:rsidR="00301857" w:rsidRDefault="00301857" w:rsidP="00D1166C"/>
    <w:p w14:paraId="1B234719" w14:textId="1F280E3C" w:rsidR="002A59BB" w:rsidRPr="002A59BB" w:rsidRDefault="002A59BB" w:rsidP="00D1166C">
      <w:pPr>
        <w:rPr>
          <w:i/>
        </w:rPr>
      </w:pPr>
      <w:r>
        <w:rPr>
          <w:i/>
        </w:rPr>
        <w:t>Drivers</w:t>
      </w:r>
      <w:r w:rsidRPr="002A59BB">
        <w:rPr>
          <w:i/>
        </w:rPr>
        <w:t xml:space="preserve"> of aneuploidy</w:t>
      </w:r>
    </w:p>
    <w:p w14:paraId="336B5443" w14:textId="77777777" w:rsidR="002A59BB" w:rsidRDefault="002A59BB" w:rsidP="00D1166C"/>
    <w:p w14:paraId="10142732" w14:textId="29A1A3D8" w:rsidR="002A59BB" w:rsidRPr="002A59BB" w:rsidRDefault="002A59BB" w:rsidP="002A59BB">
      <w:pPr>
        <w:rPr>
          <w:i/>
        </w:rPr>
      </w:pPr>
      <w:r>
        <w:rPr>
          <w:i/>
        </w:rPr>
        <w:t>Measuring</w:t>
      </w:r>
      <w:r w:rsidRPr="002A59BB">
        <w:rPr>
          <w:i/>
        </w:rPr>
        <w:t xml:space="preserve"> aneuploidy</w:t>
      </w:r>
    </w:p>
    <w:p w14:paraId="7A65023F" w14:textId="77777777" w:rsidR="002A59BB" w:rsidRDefault="002A59BB" w:rsidP="00D1166C"/>
    <w:p w14:paraId="1AFAF177" w14:textId="37FAAD41" w:rsidR="00BF1428" w:rsidRDefault="00BF1428" w:rsidP="00D1166C">
      <w:r>
        <w:t>Whole genome sequencing</w:t>
      </w:r>
    </w:p>
    <w:p w14:paraId="43E15EB2" w14:textId="77777777" w:rsidR="00BF1428" w:rsidRDefault="00BF1428" w:rsidP="00D1166C"/>
    <w:p w14:paraId="26D5613E" w14:textId="6FCBF8CE" w:rsidR="00BF1428" w:rsidRDefault="00BF1428" w:rsidP="00D1166C">
      <w:r>
        <w:t>FISH</w:t>
      </w:r>
    </w:p>
    <w:p w14:paraId="1BC9017F" w14:textId="77777777" w:rsidR="00BF1428" w:rsidRDefault="00BF1428" w:rsidP="00D1166C"/>
    <w:p w14:paraId="619B34DC" w14:textId="47CC6439" w:rsidR="00BF1428" w:rsidRDefault="005126C1" w:rsidP="00BF1428">
      <w:r>
        <w:t xml:space="preserve">Fluorescence in situ hybridization is an approach that uses fluorescently-labeled DNA-based probes to </w:t>
      </w:r>
    </w:p>
    <w:p w14:paraId="24D8E439" w14:textId="77777777" w:rsidR="00BF1428" w:rsidRDefault="00BF1428" w:rsidP="00D1166C"/>
    <w:p w14:paraId="280E33AE" w14:textId="77777777" w:rsidR="00BF1428" w:rsidRDefault="00BF1428" w:rsidP="00D1166C"/>
    <w:p w14:paraId="5DABCA71" w14:textId="480FAF86" w:rsidR="00E56A22" w:rsidRDefault="003F6964" w:rsidP="00D1166C">
      <w:r>
        <w:t xml:space="preserve">Chromosomal </w:t>
      </w:r>
      <w:r w:rsidR="00421616">
        <w:t xml:space="preserve">copy number variation </w:t>
      </w:r>
      <w:proofErr w:type="spellStart"/>
      <w:r>
        <w:t>variation</w:t>
      </w:r>
      <w:proofErr w:type="spellEnd"/>
      <w:r>
        <w:t xml:space="preserve"> </w:t>
      </w:r>
      <w:r w:rsidR="00FA3ACB">
        <w:t xml:space="preserve">Aneuploidy is </w:t>
      </w:r>
      <w:proofErr w:type="gramStart"/>
      <w:r w:rsidR="00D86CC1">
        <w:t>The</w:t>
      </w:r>
      <w:proofErr w:type="gramEnd"/>
      <w:r w:rsidR="00D86CC1">
        <w:t xml:space="preserve"> drivers of aneuploidy are unclear. Understanding how molecular stressors are </w:t>
      </w:r>
    </w:p>
    <w:p w14:paraId="1EA120F2" w14:textId="2679ACD2" w:rsidR="00361B76" w:rsidRPr="00D1166C" w:rsidRDefault="00361B76" w:rsidP="00D1166C">
      <w:r>
        <w:t>In a cell, there are three possible states</w:t>
      </w:r>
    </w:p>
    <w:p w14:paraId="3D420EC3" w14:textId="77777777" w:rsidR="003B0273" w:rsidRDefault="003B0273" w:rsidP="00D1166C"/>
    <w:p w14:paraId="11607933" w14:textId="3D165B8A" w:rsidR="00A67A0D" w:rsidRPr="004F11BD" w:rsidRDefault="00A67A0D" w:rsidP="00D1166C">
      <w:pPr>
        <w:rPr>
          <w:b/>
        </w:rPr>
      </w:pPr>
      <w:r w:rsidRPr="004F11BD">
        <w:rPr>
          <w:b/>
        </w:rPr>
        <w:t>Results</w:t>
      </w:r>
    </w:p>
    <w:p w14:paraId="5A7DA0D6" w14:textId="77777777" w:rsidR="005844B7" w:rsidRDefault="005844B7" w:rsidP="00D1166C"/>
    <w:p w14:paraId="209006F0" w14:textId="77777777" w:rsidR="005844B7" w:rsidRPr="00D1166C" w:rsidRDefault="005844B7" w:rsidP="00D1166C">
      <w:bookmarkStart w:id="0" w:name="_GoBack"/>
      <w:bookmarkEnd w:id="0"/>
    </w:p>
    <w:sectPr w:rsidR="005844B7" w:rsidRPr="00D1166C" w:rsidSect="001763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42B268" w14:textId="77777777" w:rsidR="00C7745E" w:rsidRDefault="00C7745E" w:rsidP="003B0273">
      <w:r>
        <w:separator/>
      </w:r>
    </w:p>
  </w:endnote>
  <w:endnote w:type="continuationSeparator" w:id="0">
    <w:p w14:paraId="088C0E77" w14:textId="77777777" w:rsidR="00C7745E" w:rsidRDefault="00C7745E"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D64167" w14:textId="77777777" w:rsidR="00C7745E" w:rsidRDefault="00C7745E" w:rsidP="003B0273">
      <w:r>
        <w:separator/>
      </w:r>
    </w:p>
  </w:footnote>
  <w:footnote w:type="continuationSeparator" w:id="0">
    <w:p w14:paraId="60F7A4E6" w14:textId="77777777" w:rsidR="00C7745E" w:rsidRDefault="00C7745E" w:rsidP="003B02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626BF"/>
    <w:rsid w:val="000D7AFB"/>
    <w:rsid w:val="000E2573"/>
    <w:rsid w:val="000F5EC9"/>
    <w:rsid w:val="0012074D"/>
    <w:rsid w:val="00176345"/>
    <w:rsid w:val="001824C0"/>
    <w:rsid w:val="00225D72"/>
    <w:rsid w:val="002871E6"/>
    <w:rsid w:val="002A59BB"/>
    <w:rsid w:val="00301857"/>
    <w:rsid w:val="00343FF5"/>
    <w:rsid w:val="00345837"/>
    <w:rsid w:val="00360345"/>
    <w:rsid w:val="00361B76"/>
    <w:rsid w:val="003A094D"/>
    <w:rsid w:val="003B0273"/>
    <w:rsid w:val="003E41B7"/>
    <w:rsid w:val="003F3F3D"/>
    <w:rsid w:val="003F6964"/>
    <w:rsid w:val="00421616"/>
    <w:rsid w:val="00451FF3"/>
    <w:rsid w:val="00456B19"/>
    <w:rsid w:val="004D64FB"/>
    <w:rsid w:val="004F11BD"/>
    <w:rsid w:val="005126C1"/>
    <w:rsid w:val="005844B7"/>
    <w:rsid w:val="00592B1B"/>
    <w:rsid w:val="005C2248"/>
    <w:rsid w:val="00610AD3"/>
    <w:rsid w:val="00697F6F"/>
    <w:rsid w:val="006D1AC6"/>
    <w:rsid w:val="008043E3"/>
    <w:rsid w:val="00862D71"/>
    <w:rsid w:val="008E62F0"/>
    <w:rsid w:val="00927FD9"/>
    <w:rsid w:val="00931633"/>
    <w:rsid w:val="009848BE"/>
    <w:rsid w:val="00994DE3"/>
    <w:rsid w:val="00A16BAC"/>
    <w:rsid w:val="00A25EF9"/>
    <w:rsid w:val="00A66D0A"/>
    <w:rsid w:val="00A67A0D"/>
    <w:rsid w:val="00AA336C"/>
    <w:rsid w:val="00B44D8A"/>
    <w:rsid w:val="00B60FC6"/>
    <w:rsid w:val="00BF1428"/>
    <w:rsid w:val="00C45CA1"/>
    <w:rsid w:val="00C7745E"/>
    <w:rsid w:val="00CB3ADB"/>
    <w:rsid w:val="00D1166C"/>
    <w:rsid w:val="00D776C5"/>
    <w:rsid w:val="00D86CC1"/>
    <w:rsid w:val="00DE666E"/>
    <w:rsid w:val="00DF53C0"/>
    <w:rsid w:val="00E55669"/>
    <w:rsid w:val="00E56A22"/>
    <w:rsid w:val="00E77754"/>
    <w:rsid w:val="00F832C1"/>
    <w:rsid w:val="00FA3ACB"/>
    <w:rsid w:val="00FC7BD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9C185E-5443-1644-BB56-08CD7C579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Pages>
  <Words>1584</Words>
  <Characters>8906</Characters>
  <Application>Microsoft Macintosh Word</Application>
  <DocSecurity>0</DocSecurity>
  <Lines>153</Lines>
  <Paragraphs>3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23</cp:revision>
  <dcterms:created xsi:type="dcterms:W3CDTF">2018-04-28T22:44:00Z</dcterms:created>
  <dcterms:modified xsi:type="dcterms:W3CDTF">2018-04-29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ie-bios</vt:lpwstr>
  </property>
  <property fmtid="{D5CDD505-2E9C-101B-9397-08002B2CF9AE}" pid="21" name="Mendeley Recent Style Name 9_1">
    <vt:lpwstr>SPIE BiOS</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